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9F41C3"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43772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9B281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B5463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190BF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946FB1"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03CEA"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1932A2"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EB36F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8C46B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 xml:space="preserve">Precipitation over </w:t>
      </w:r>
      <w:r>
        <w:t>greenspaces</w:t>
      </w:r>
    </w:p>
    <w:p w14:paraId="2A7330FE" w14:textId="6E93098F" w:rsidR="00C25E0C" w:rsidRDefault="00C25E0C" w:rsidP="00C25E0C">
      <w:r>
        <w:t xml:space="preserve">We </w:t>
      </w:r>
      <w:r>
        <w:t xml:space="preserve">then </w:t>
      </w:r>
      <w:r>
        <w:t>by calculat</w:t>
      </w:r>
      <w:r>
        <w:t>e</w:t>
      </w:r>
      <w:r>
        <w:t xml:space="preserve"> precipitation on </w:t>
      </w:r>
      <w:r>
        <w:t>greenspaces</w:t>
      </w:r>
      <w:r>
        <w:t>,</w:t>
      </w:r>
    </w:p>
    <w:p w14:paraId="202B4523" w14:textId="4AF5E856" w:rsidR="00C25E0C" w:rsidRPr="00AA3EF4"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 xml:space="preserve">We then apply precipitation and evapotranspiration to the total water stored on </w:t>
      </w:r>
      <w:r>
        <w:rPr>
          <w:rFonts w:eastAsiaTheme="minorEastAsia"/>
        </w:rPr>
        <w:t>greenspaces</w:t>
      </w:r>
      <w:r>
        <w:rPr>
          <w:rFonts w:eastAsiaTheme="minorEastAsia"/>
        </w:rPr>
        <w:t>,</w:t>
      </w:r>
    </w:p>
    <w:p w14:paraId="5BDBED64" w14:textId="3F437D49" w:rsidR="00C25E0C"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w:t>
      </w:r>
      <w:r>
        <w:t>’s greenspaces</w:t>
      </w:r>
      <w:r>
        <w:t xml:space="preserve">.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cap</m:t>
              </m:r>
            </m:sub>
          </m:sSub>
          <m:r>
            <w:rPr>
              <w:rFonts w:ascii="Cambria Math" w:eastAsiaTheme="minorEastAsia" w:hAnsi="Cambria Math"/>
            </w:rPr>
            <m:t>,0)</m:t>
          </m:r>
        </m:oMath>
      </m:oMathPara>
    </w:p>
    <w:p w14:paraId="57A539D4" w14:textId="0F516108" w:rsidR="00C25E0C" w:rsidRPr="00AB74B5"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E94DE0"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m:t>
              </m:r>
              <m:r>
                <w:rPr>
                  <w:rFonts w:ascii="Cambria Math" w:eastAsiaTheme="minorEastAsia" w:hAnsi="Cambria Math"/>
                </w:rPr>
                <m:t>,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727AAA"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eff</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343F62"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F53BBD"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t>
              </m:r>
              <m:r>
                <w:rPr>
                  <w:rFonts w:ascii="Cambria Math" w:eastAsiaTheme="minorEastAsia" w:hAnsi="Cambria Math"/>
                </w:rPr>
                <m:t>,</m:t>
              </m:r>
              <m:r>
                <w:rPr>
                  <w:rFonts w:ascii="Cambria Math" w:eastAsiaTheme="minorEastAsia" w:hAnsi="Cambria Math"/>
                </w:rPr>
                <m:t>max</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74313D"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t</m:t>
                  </m:r>
                  <m:r>
                    <w:rPr>
                      <w:rFonts w:ascii="Cambria Math" w:eastAsiaTheme="minorEastAsia" w:hAnsi="Cambria Math"/>
                    </w:rPr>
                    <m:t>-1</m:t>
                  </m:r>
                </m:sub>
              </m:sSub>
            </m:e>
          </m:d>
          <m:r>
            <w:rPr>
              <w:rFonts w:ascii="Cambria Math" w:eastAsiaTheme="minorEastAsia" w:hAnsi="Cambria Math"/>
            </w:rPr>
            <m:t>,0</m:t>
          </m:r>
          <m:r>
            <w:rPr>
              <w:rFonts w:ascii="Cambria Math" w:eastAsiaTheme="minorEastAsia" w:hAnsi="Cambria Math"/>
            </w:rPr>
            <m:t>)</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5B6BE8"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t>
              </m:r>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5B6BE8"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A07B9F"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A07B9F"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r>
              <w:rPr>
                <w:rFonts w:eastAsiaTheme="minorEastAsia"/>
              </w:rPr>
              <w:t>O</w:t>
            </w:r>
            <w:r w:rsidR="001C6A8F">
              <w:rPr>
                <w:rFonts w:eastAsiaTheme="minorEastAsia"/>
                <w:vertAlign w:val="subscript"/>
              </w:rPr>
              <w:t>h,t</w:t>
            </w:r>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lastRenderedPageBreak/>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r>
              <w:t>O</w:t>
            </w:r>
            <w:r w:rsidR="00D411C2">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t>S</w:t>
            </w:r>
            <w:r>
              <w:rPr>
                <w:vertAlign w:val="subscript"/>
              </w:rPr>
              <w:t>g</w:t>
            </w:r>
            <w:r w:rsidRPr="00D411C2">
              <w:rPr>
                <w:vertAlign w:val="subscript"/>
              </w:rPr>
              <w:t>,targ,t</w:t>
            </w:r>
          </w:p>
        </w:tc>
        <w:tc>
          <w:tcPr>
            <w:tcW w:w="6753" w:type="dxa"/>
          </w:tcPr>
          <w:p w14:paraId="6D9FA93F" w14:textId="526056D8" w:rsidR="00E12F11" w:rsidRDefault="00E12F11" w:rsidP="00E12F11">
            <w:r>
              <w:t xml:space="preserve">Total volume of water on </w:t>
            </w:r>
            <w:r>
              <w:t>greenspaces</w:t>
            </w:r>
          </w:p>
        </w:tc>
      </w:tr>
      <w:tr w:rsidR="00E12F11" w14:paraId="092C1FF4" w14:textId="77777777" w:rsidTr="00B0201B">
        <w:tc>
          <w:tcPr>
            <w:tcW w:w="2263" w:type="dxa"/>
          </w:tcPr>
          <w:p w14:paraId="4FCAA5ED" w14:textId="34A3A593" w:rsidR="00E12F11" w:rsidRPr="00D411C2" w:rsidRDefault="00E12F11" w:rsidP="00E12F11">
            <w:r w:rsidRPr="00D411C2">
              <w:t>S</w:t>
            </w:r>
            <w:r>
              <w:rPr>
                <w:vertAlign w:val="subscript"/>
              </w:rPr>
              <w:t>g</w:t>
            </w:r>
            <w:r w:rsidRPr="00D411C2">
              <w:rPr>
                <w:vertAlign w:val="subscript"/>
              </w:rPr>
              <w:t>,t</w:t>
            </w:r>
          </w:p>
        </w:tc>
        <w:tc>
          <w:tcPr>
            <w:tcW w:w="6753" w:type="dxa"/>
          </w:tcPr>
          <w:p w14:paraId="2C4C60D9" w14:textId="2F47FED6" w:rsidR="00E12F11" w:rsidRDefault="00E12F11" w:rsidP="00E12F11">
            <w:r>
              <w:t xml:space="preserve">Volume of water stored on </w:t>
            </w:r>
            <w:r>
              <w:t xml:space="preserve">greenspaces </w:t>
            </w:r>
            <w:r>
              <w:t>at end of timestep</w:t>
            </w:r>
          </w:p>
        </w:tc>
      </w:tr>
      <w:tr w:rsidR="00E12F11" w14:paraId="048C61E7" w14:textId="77777777" w:rsidTr="00B0201B">
        <w:tc>
          <w:tcPr>
            <w:tcW w:w="2263" w:type="dxa"/>
          </w:tcPr>
          <w:p w14:paraId="7CD2932D" w14:textId="048E3614" w:rsidR="00E12F11" w:rsidRPr="00D411C2" w:rsidRDefault="004C341F" w:rsidP="00E12F11">
            <w:r>
              <w:t>O</w:t>
            </w:r>
            <w:r w:rsidR="00E12F11">
              <w:rPr>
                <w:vertAlign w:val="subscript"/>
              </w:rPr>
              <w:t>g</w:t>
            </w:r>
            <w:r w:rsidR="00E12F11">
              <w:rPr>
                <w:vertAlign w:val="subscript"/>
              </w:rPr>
              <w:t>,t</w:t>
            </w:r>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w:t>
            </w:r>
            <w:r>
              <w:rPr>
                <w:vertAlign w:val="subscript"/>
              </w:rPr>
              <w:t>,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 xml:space="preserve">Total rainfall on </w:t>
            </w:r>
            <w:r>
              <w:t>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r>
              <w:t>I</w:t>
            </w:r>
            <w:r>
              <w:rPr>
                <w:vertAlign w:val="subscript"/>
              </w:rPr>
              <w:t>sewer,target,t</w:t>
            </w:r>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r>
              <w:t>I</w:t>
            </w:r>
            <w:r>
              <w:rPr>
                <w:vertAlign w:val="subscript"/>
              </w:rPr>
              <w:t>sewer,</w:t>
            </w:r>
            <w:r>
              <w:rPr>
                <w:vertAlign w:val="subscript"/>
              </w:rPr>
              <w:t>eff</w:t>
            </w:r>
            <w:r>
              <w:rPr>
                <w:vertAlign w:val="subscript"/>
              </w:rPr>
              <w:t>,t</w:t>
            </w:r>
          </w:p>
        </w:tc>
        <w:tc>
          <w:tcPr>
            <w:tcW w:w="6753" w:type="dxa"/>
          </w:tcPr>
          <w:p w14:paraId="7A82A9F9" w14:textId="32AD354D" w:rsidR="001041D6" w:rsidRDefault="00B21743" w:rsidP="00E12F11">
            <w:r>
              <w:t xml:space="preserve">Total </w:t>
            </w:r>
            <w:r w:rsidR="007C577F">
              <w:t>effluent</w:t>
            </w:r>
            <w:r>
              <w:t xml:space="preserve"> </w:t>
            </w:r>
            <w:r>
              <w:t xml:space="preserve">received by </w:t>
            </w:r>
            <w:r>
              <w:t>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r>
              <w:t>O</w:t>
            </w:r>
            <w:r>
              <w:rPr>
                <w:vertAlign w:val="subscript"/>
              </w:rPr>
              <w:t>sewer,t</w:t>
            </w:r>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r>
              <w:t>O</w:t>
            </w:r>
            <w:r>
              <w:rPr>
                <w:vertAlign w:val="subscript"/>
              </w:rPr>
              <w:t>manhole</w:t>
            </w:r>
            <w:r>
              <w:rPr>
                <w:vertAlign w:val="subscript"/>
              </w:rPr>
              <w:t>,t</w:t>
            </w:r>
          </w:p>
        </w:tc>
        <w:tc>
          <w:tcPr>
            <w:tcW w:w="6753" w:type="dxa"/>
          </w:tcPr>
          <w:p w14:paraId="2DB1ECF3" w14:textId="71BD7218" w:rsidR="001041D6" w:rsidRDefault="00F945B9" w:rsidP="00E12F11">
            <w:r>
              <w:t>Water sent to sewers but spilled at manholes due to lack of capacity</w:t>
            </w:r>
          </w:p>
        </w:tc>
      </w:tr>
      <w:tr w:rsidR="00707AD2" w14:paraId="12EF616D" w14:textId="77777777" w:rsidTr="00B0201B">
        <w:tc>
          <w:tcPr>
            <w:tcW w:w="2263" w:type="dxa"/>
          </w:tcPr>
          <w:p w14:paraId="103A38A7" w14:textId="0BF9A278" w:rsidR="00707AD2" w:rsidRPr="00707AD2" w:rsidRDefault="00707AD2" w:rsidP="00E12F11">
            <w:pPr>
              <w:rPr>
                <w:vertAlign w:val="subscript"/>
              </w:rPr>
            </w:pPr>
            <w:r>
              <w:t>I</w:t>
            </w:r>
            <w:r>
              <w:rPr>
                <w:vertAlign w:val="subscript"/>
              </w:rPr>
              <w:t>WWTW,max,t</w:t>
            </w:r>
          </w:p>
        </w:tc>
        <w:tc>
          <w:tcPr>
            <w:tcW w:w="6753" w:type="dxa"/>
          </w:tcPr>
          <w:p w14:paraId="249C1571" w14:textId="6274FE95" w:rsidR="00707AD2" w:rsidRDefault="00BB3388" w:rsidP="00E12F11">
            <w:r>
              <w:t>Maximum possible input to wastewater treatment works on a given day</w:t>
            </w:r>
          </w:p>
        </w:tc>
      </w:tr>
      <w:tr w:rsidR="00707AD2" w14:paraId="41D10624" w14:textId="77777777" w:rsidTr="00B0201B">
        <w:tc>
          <w:tcPr>
            <w:tcW w:w="2263" w:type="dxa"/>
          </w:tcPr>
          <w:p w14:paraId="0479501E" w14:textId="44721CEF" w:rsidR="00707AD2" w:rsidRDefault="00707AD2" w:rsidP="00E12F11">
            <w:r>
              <w:t>I</w:t>
            </w:r>
            <w:r>
              <w:rPr>
                <w:vertAlign w:val="subscript"/>
              </w:rPr>
              <w:t>WWTW,</w:t>
            </w:r>
            <w:r>
              <w:rPr>
                <w:vertAlign w:val="subscript"/>
              </w:rPr>
              <w:t xml:space="preserve"> </w:t>
            </w:r>
            <w:r>
              <w:rPr>
                <w:vertAlign w:val="subscript"/>
              </w:rPr>
              <w:t>t</w:t>
            </w:r>
          </w:p>
        </w:tc>
        <w:tc>
          <w:tcPr>
            <w:tcW w:w="6753" w:type="dxa"/>
          </w:tcPr>
          <w:p w14:paraId="3D03473F" w14:textId="26911852" w:rsidR="00707AD2" w:rsidRDefault="00BB3388" w:rsidP="00E12F11">
            <w:r>
              <w:t>Input to wastewater treatment works</w:t>
            </w:r>
          </w:p>
        </w:tc>
      </w:tr>
      <w:tr w:rsidR="00707AD2" w14:paraId="6A88CE0E" w14:textId="77777777" w:rsidTr="00B0201B">
        <w:tc>
          <w:tcPr>
            <w:tcW w:w="2263" w:type="dxa"/>
          </w:tcPr>
          <w:p w14:paraId="0AE56D25" w14:textId="29C1C531" w:rsidR="00707AD2" w:rsidRPr="00707AD2" w:rsidRDefault="00707AD2" w:rsidP="00E12F11">
            <w:pPr>
              <w:rPr>
                <w:vertAlign w:val="subscript"/>
              </w:rPr>
            </w:pPr>
            <w:r>
              <w:t>O</w:t>
            </w:r>
            <w:r>
              <w:rPr>
                <w:vertAlign w:val="subscript"/>
              </w:rPr>
              <w:t>untreated,t</w:t>
            </w:r>
          </w:p>
        </w:tc>
        <w:tc>
          <w:tcPr>
            <w:tcW w:w="6753" w:type="dxa"/>
          </w:tcPr>
          <w:p w14:paraId="1E98E4A8" w14:textId="0B15D1CE" w:rsidR="00707AD2" w:rsidRDefault="00BB3388" w:rsidP="00E12F11">
            <w:r>
              <w:t>Untreated effluent discharged to river</w:t>
            </w:r>
          </w:p>
        </w:tc>
      </w:tr>
      <w:tr w:rsidR="00707AD2" w14:paraId="7BAB2747" w14:textId="77777777" w:rsidTr="00B0201B">
        <w:tc>
          <w:tcPr>
            <w:tcW w:w="2263" w:type="dxa"/>
          </w:tcPr>
          <w:p w14:paraId="1D55E4CD" w14:textId="222D3B68" w:rsidR="00707AD2" w:rsidRPr="00707AD2" w:rsidRDefault="00707AD2" w:rsidP="00E12F11">
            <w:pPr>
              <w:rPr>
                <w:vertAlign w:val="subscript"/>
              </w:rPr>
            </w:pPr>
            <w:r>
              <w:t>S</w:t>
            </w:r>
            <w:r>
              <w:rPr>
                <w:vertAlign w:val="subscript"/>
              </w:rPr>
              <w:t>storm,t</w:t>
            </w:r>
          </w:p>
        </w:tc>
        <w:tc>
          <w:tcPr>
            <w:tcW w:w="6753" w:type="dxa"/>
          </w:tcPr>
          <w:p w14:paraId="03374DAA" w14:textId="3F9105BC" w:rsidR="00707AD2" w:rsidRDefault="00036FA6" w:rsidP="00E12F11">
            <w:r>
              <w:t>Volume of water stored in storm tanks at end of timestep</w:t>
            </w:r>
          </w:p>
        </w:tc>
      </w:tr>
      <w:tr w:rsidR="00707AD2" w14:paraId="7B7995DA" w14:textId="77777777" w:rsidTr="00B0201B">
        <w:tc>
          <w:tcPr>
            <w:tcW w:w="2263" w:type="dxa"/>
          </w:tcPr>
          <w:p w14:paraId="700EDBA8" w14:textId="2A48D39C" w:rsidR="00707AD2" w:rsidRDefault="00213F23" w:rsidP="00E12F11">
            <w:r>
              <w:t>O</w:t>
            </w:r>
            <w:r>
              <w:rPr>
                <w:vertAlign w:val="subscript"/>
              </w:rPr>
              <w:t>WWTW, t</w:t>
            </w:r>
          </w:p>
        </w:tc>
        <w:tc>
          <w:tcPr>
            <w:tcW w:w="6753" w:type="dxa"/>
          </w:tcPr>
          <w:p w14:paraId="050DBF89" w14:textId="344F5C6E" w:rsidR="00707AD2" w:rsidRDefault="00036FA6" w:rsidP="00E12F11">
            <w:r>
              <w:t>Treated effluent discharged into river from wastewater treatment</w:t>
            </w:r>
          </w:p>
        </w:tc>
      </w:tr>
      <w:tr w:rsidR="00707AD2" w14:paraId="33BE33DE" w14:textId="77777777" w:rsidTr="00B0201B">
        <w:tc>
          <w:tcPr>
            <w:tcW w:w="2263" w:type="dxa"/>
          </w:tcPr>
          <w:p w14:paraId="0276B70C" w14:textId="15779999" w:rsidR="00707AD2" w:rsidRDefault="00213F23" w:rsidP="00E12F11">
            <w:r>
              <w:t>L</w:t>
            </w:r>
            <w:r>
              <w:rPr>
                <w:vertAlign w:val="subscript"/>
              </w:rPr>
              <w:t>WWTW, t</w:t>
            </w:r>
          </w:p>
        </w:tc>
        <w:tc>
          <w:tcPr>
            <w:tcW w:w="6753" w:type="dxa"/>
          </w:tcPr>
          <w:p w14:paraId="1F58FBBD" w14:textId="59F0D7BA" w:rsidR="00707AD2" w:rsidRDefault="00036FA6" w:rsidP="00E12F11">
            <w:r>
              <w:t>Processing losses during wastewater treatment</w:t>
            </w:r>
          </w:p>
        </w:tc>
      </w:tr>
      <w:tr w:rsidR="00707AD2" w14:paraId="68A04645" w14:textId="77777777" w:rsidTr="00B0201B">
        <w:tc>
          <w:tcPr>
            <w:tcW w:w="2263" w:type="dxa"/>
          </w:tcPr>
          <w:p w14:paraId="22D88A97" w14:textId="77777777" w:rsidR="00707AD2" w:rsidRDefault="00707AD2" w:rsidP="00E12F11"/>
        </w:tc>
        <w:tc>
          <w:tcPr>
            <w:tcW w:w="6753" w:type="dxa"/>
          </w:tcPr>
          <w:p w14:paraId="68498C82" w14:textId="77777777" w:rsidR="00707AD2" w:rsidRDefault="00707AD2" w:rsidP="00E12F11"/>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w:t>
            </w:r>
            <w:r>
              <w:t>’s greenspaces</w:t>
            </w:r>
          </w:p>
        </w:tc>
      </w:tr>
      <w:tr w:rsidR="00054B89" w14:paraId="6221024F" w14:textId="77777777" w:rsidTr="00B0201B">
        <w:tc>
          <w:tcPr>
            <w:tcW w:w="2263" w:type="dxa"/>
          </w:tcPr>
          <w:p w14:paraId="4A9BC76F" w14:textId="7ACDFFA9" w:rsidR="00054B89" w:rsidRPr="0039076C" w:rsidRDefault="00054B89" w:rsidP="00054B89">
            <w:r w:rsidRPr="00D411C2">
              <w:lastRenderedPageBreak/>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 xml:space="preserve">Storage capacity of water on </w:t>
            </w:r>
            <w:r>
              <w:t>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r>
              <w:t>R</w:t>
            </w:r>
            <w:r>
              <w:rPr>
                <w:vertAlign w:val="subscript"/>
              </w:rPr>
              <w:t>leak,sewer</w:t>
            </w:r>
          </w:p>
        </w:tc>
        <w:tc>
          <w:tcPr>
            <w:tcW w:w="6753" w:type="dxa"/>
          </w:tcPr>
          <w:p w14:paraId="0ACE060F" w14:textId="0CC84B90" w:rsidR="00054B89" w:rsidRDefault="0094766E" w:rsidP="00054B89">
            <w:r>
              <w:t xml:space="preserve">Proportion of </w:t>
            </w:r>
            <w:r>
              <w:t xml:space="preserve">sewer input </w:t>
            </w:r>
            <w:r>
              <w:t>that becomes leaked</w:t>
            </w:r>
          </w:p>
        </w:tc>
      </w:tr>
      <w:tr w:rsidR="00054B89" w14:paraId="360EAD8A" w14:textId="77777777" w:rsidTr="00B0201B">
        <w:tc>
          <w:tcPr>
            <w:tcW w:w="2263" w:type="dxa"/>
          </w:tcPr>
          <w:p w14:paraId="39CBDDF9" w14:textId="2A15C661" w:rsidR="00054B89" w:rsidRPr="0039076C" w:rsidRDefault="00707AD2" w:rsidP="00054B89">
            <w:r>
              <w:t>I</w:t>
            </w:r>
            <w:r>
              <w:rPr>
                <w:vertAlign w:val="subscript"/>
              </w:rPr>
              <w:t>WWTW,max</w:t>
            </w:r>
          </w:p>
        </w:tc>
        <w:tc>
          <w:tcPr>
            <w:tcW w:w="6753" w:type="dxa"/>
          </w:tcPr>
          <w:p w14:paraId="5D0F7BD6" w14:textId="10DD5EE5" w:rsidR="00054B89" w:rsidRDefault="00AC4405" w:rsidP="00054B89">
            <w:r>
              <w:t xml:space="preserve">Maximum possible </w:t>
            </w:r>
            <w:r>
              <w:t>input to waste</w:t>
            </w:r>
            <w:r>
              <w:t>water treatment works</w:t>
            </w:r>
          </w:p>
        </w:tc>
      </w:tr>
      <w:tr w:rsidR="00707AD2" w14:paraId="3847D2B6" w14:textId="77777777" w:rsidTr="00B0201B">
        <w:tc>
          <w:tcPr>
            <w:tcW w:w="2263" w:type="dxa"/>
          </w:tcPr>
          <w:p w14:paraId="76C4B7AB" w14:textId="1BA80432" w:rsidR="00707AD2" w:rsidRPr="0039076C" w:rsidRDefault="00707AD2" w:rsidP="00054B89">
            <w:r w:rsidRPr="00EC6185">
              <w:rPr>
                <w:rFonts w:eastAsiaTheme="minorEastAsia"/>
              </w:rPr>
              <w:t>Δ</w:t>
            </w:r>
            <w:r w:rsidRPr="00707AD2">
              <w:rPr>
                <w:rFonts w:eastAsiaTheme="minorEastAsia"/>
                <w:vertAlign w:val="subscript"/>
              </w:rPr>
              <w:t>W</w:t>
            </w:r>
            <w:r>
              <w:rPr>
                <w:rFonts w:eastAsiaTheme="minorEastAsia"/>
                <w:vertAlign w:val="subscript"/>
              </w:rPr>
              <w:t>WTW,max</w:t>
            </w:r>
          </w:p>
        </w:tc>
        <w:tc>
          <w:tcPr>
            <w:tcW w:w="6753" w:type="dxa"/>
          </w:tcPr>
          <w:p w14:paraId="73C71A46" w14:textId="2A3FD217" w:rsidR="00707AD2" w:rsidRDefault="002011D9" w:rsidP="00054B89">
            <w:r>
              <w:t xml:space="preserve">Maximum possible </w:t>
            </w:r>
            <w:r>
              <w:t xml:space="preserve">range of change of </w:t>
            </w:r>
            <w:r>
              <w:t>input to wastewater treatment works</w:t>
            </w:r>
          </w:p>
        </w:tc>
      </w:tr>
      <w:tr w:rsidR="00707AD2" w14:paraId="3286F563" w14:textId="77777777" w:rsidTr="00B0201B">
        <w:tc>
          <w:tcPr>
            <w:tcW w:w="2263" w:type="dxa"/>
          </w:tcPr>
          <w:p w14:paraId="366B5D85" w14:textId="41738B23" w:rsidR="00707AD2" w:rsidRPr="00AC4405" w:rsidRDefault="00AC4405" w:rsidP="00054B89">
            <w:pPr>
              <w:rPr>
                <w:vertAlign w:val="subscript"/>
              </w:rPr>
            </w:pPr>
            <w:r>
              <w:t>S</w:t>
            </w:r>
            <w:r>
              <w:rPr>
                <w:vertAlign w:val="subscript"/>
              </w:rPr>
              <w:t>storm,cap</w:t>
            </w:r>
          </w:p>
        </w:tc>
        <w:tc>
          <w:tcPr>
            <w:tcW w:w="6753" w:type="dxa"/>
          </w:tcPr>
          <w:p w14:paraId="4FEF8325" w14:textId="1C8F7DD0" w:rsidR="00707AD2" w:rsidRDefault="002011D9" w:rsidP="00054B89">
            <w:r>
              <w:t>Storage capacity of water in storm tanks</w:t>
            </w:r>
          </w:p>
        </w:tc>
      </w:tr>
      <w:tr w:rsidR="00707AD2" w14:paraId="67D3966D" w14:textId="77777777" w:rsidTr="00B0201B">
        <w:tc>
          <w:tcPr>
            <w:tcW w:w="2263" w:type="dxa"/>
          </w:tcPr>
          <w:p w14:paraId="7E80B3B9" w14:textId="5641E776" w:rsidR="00707AD2" w:rsidRPr="00036FA6" w:rsidRDefault="00036FA6" w:rsidP="00054B89">
            <w:pPr>
              <w:rPr>
                <w:vertAlign w:val="subscript"/>
              </w:rPr>
            </w:pPr>
            <w:r>
              <w:t>R</w:t>
            </w:r>
            <w:r>
              <w:rPr>
                <w:vertAlign w:val="subscript"/>
              </w:rPr>
              <w:t>leak,WWTW</w:t>
            </w:r>
          </w:p>
        </w:tc>
        <w:tc>
          <w:tcPr>
            <w:tcW w:w="6753" w:type="dxa"/>
          </w:tcPr>
          <w:p w14:paraId="2A7BBB77" w14:textId="656FEAD5" w:rsidR="00707AD2" w:rsidRDefault="00036FA6" w:rsidP="00054B89">
            <w:r>
              <w:t>Proportion of wastewater treatment input that is lost during processing</w:t>
            </w:r>
            <w:bookmarkStart w:id="0" w:name="_GoBack"/>
            <w:bookmarkEnd w:id="0"/>
          </w:p>
        </w:tc>
      </w:tr>
      <w:tr w:rsidR="00707AD2" w14:paraId="013B6D46" w14:textId="77777777" w:rsidTr="00B0201B">
        <w:tc>
          <w:tcPr>
            <w:tcW w:w="2263" w:type="dxa"/>
          </w:tcPr>
          <w:p w14:paraId="3B3EB767" w14:textId="77777777" w:rsidR="00707AD2" w:rsidRPr="0039076C" w:rsidRDefault="00707AD2" w:rsidP="00054B89"/>
        </w:tc>
        <w:tc>
          <w:tcPr>
            <w:tcW w:w="6753" w:type="dxa"/>
          </w:tcPr>
          <w:p w14:paraId="700EC228" w14:textId="77777777" w:rsidR="00707AD2" w:rsidRDefault="00707AD2"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56F49" w14:textId="77777777" w:rsidR="002E1A55" w:rsidRDefault="002E1A55" w:rsidP="0002204A">
      <w:pPr>
        <w:spacing w:after="0" w:line="240" w:lineRule="auto"/>
      </w:pPr>
      <w:r>
        <w:separator/>
      </w:r>
    </w:p>
  </w:endnote>
  <w:endnote w:type="continuationSeparator" w:id="0">
    <w:p w14:paraId="433F6FBC" w14:textId="77777777" w:rsidR="002E1A55" w:rsidRDefault="002E1A55"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542D0" w14:textId="77777777" w:rsidR="002E1A55" w:rsidRDefault="002E1A55" w:rsidP="0002204A">
      <w:pPr>
        <w:spacing w:after="0" w:line="240" w:lineRule="auto"/>
      </w:pPr>
      <w:r>
        <w:separator/>
      </w:r>
    </w:p>
  </w:footnote>
  <w:footnote w:type="continuationSeparator" w:id="0">
    <w:p w14:paraId="5114BAA6" w14:textId="77777777" w:rsidR="002E1A55" w:rsidRDefault="002E1A55"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7FEB"/>
    <w:rsid w:val="001B077F"/>
    <w:rsid w:val="001B5409"/>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B1CBB"/>
    <w:rsid w:val="005B6BE8"/>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B5657"/>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77D"/>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E0692"/>
    <w:rsid w:val="00BE2081"/>
    <w:rsid w:val="00BE4698"/>
    <w:rsid w:val="00BE5A2A"/>
    <w:rsid w:val="00BE6510"/>
    <w:rsid w:val="00BE7860"/>
    <w:rsid w:val="00BF1622"/>
    <w:rsid w:val="00BF4452"/>
    <w:rsid w:val="00BF5497"/>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7587"/>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2145A-E735-4BE0-B6F6-70E8FF333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8</Pages>
  <Words>4076</Words>
  <Characters>2323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13</cp:revision>
  <cp:lastPrinted>2020-01-21T17:12:00Z</cp:lastPrinted>
  <dcterms:created xsi:type="dcterms:W3CDTF">2020-03-10T09:52:00Z</dcterms:created>
  <dcterms:modified xsi:type="dcterms:W3CDTF">2020-03-1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